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14:paraId="765657C2" w14:textId="77777777" w:rsidR="00F9444C" w:rsidRDefault="004E3044">
          <w:pPr>
            <w:pStyle w:val="NoSpacing"/>
          </w:pPr>
          <w:r>
            <w:t>Your Name</w:t>
          </w:r>
        </w:p>
      </w:sdtContent>
    </w:sdt>
    <w:p w14:paraId="6971AAD4" w14:textId="77777777" w:rsidR="00E614DD" w:rsidRDefault="00612A4D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48B382DF" w14:textId="77777777" w:rsidR="00E614DD" w:rsidRDefault="00612A4D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14:paraId="29B08885" w14:textId="77777777" w:rsidR="00E614DD" w:rsidRPr="00096990" w:rsidRDefault="00612A4D" w:rsidP="00090362">
      <w:pPr>
        <w:ind w:firstLine="0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 w:rsidRPr="00096990">
            <w:t>Date</w:t>
          </w:r>
        </w:sdtContent>
      </w:sdt>
    </w:p>
    <w:p w14:paraId="7472122E" w14:textId="77777777" w:rsidR="00096990" w:rsidRDefault="004E3044" w:rsidP="00090362">
      <w:pPr>
        <w:jc w:val="center"/>
      </w:pPr>
      <w:r w:rsidRPr="00681A2B">
        <w:t>Assignment 3: Physical Fitness</w:t>
      </w:r>
    </w:p>
    <w:p w14:paraId="573073EF" w14:textId="77777777" w:rsidR="0001126D" w:rsidRPr="00A139C8" w:rsidRDefault="004E3044" w:rsidP="00983046">
      <w:pPr>
        <w:rPr>
          <w:rStyle w:val="slogan"/>
          <w:rFonts w:ascii="Arial" w:hAnsi="Arial" w:cs="Arial"/>
          <w:color w:val="393939"/>
          <w:sz w:val="20"/>
          <w:szCs w:val="20"/>
          <w:shd w:val="clear" w:color="auto" w:fill="F5F5F5"/>
        </w:rPr>
      </w:pPr>
      <w:r>
        <w:t>“</w:t>
      </w:r>
      <w:r w:rsidRPr="003A526C">
        <w:t>We run Huntsville</w:t>
      </w:r>
      <w:r>
        <w:t xml:space="preserve">” is </w:t>
      </w:r>
      <w:r w:rsidRPr="00090362">
        <w:t xml:space="preserve">an </w:t>
      </w:r>
      <w:r w:rsidR="00A14B3C" w:rsidRPr="00090362">
        <w:t xml:space="preserve">organization </w:t>
      </w:r>
      <w:r w:rsidRPr="00090362">
        <w:t xml:space="preserve">that </w:t>
      </w:r>
      <w:r w:rsidR="00E7429A" w:rsidRPr="00090362">
        <w:t>provide</w:t>
      </w:r>
      <w:r w:rsidR="007C496C" w:rsidRPr="00090362">
        <w:t>s</w:t>
      </w:r>
      <w:r w:rsidR="00E7429A" w:rsidRPr="00090362">
        <w:t xml:space="preserve"> resources to </w:t>
      </w:r>
      <w:r w:rsidR="00090362" w:rsidRPr="00090362">
        <w:rPr>
          <w:lang w:eastAsia="en-US"/>
        </w:rPr>
        <w:t>Alabama, Georgia, Tennessee, North and South Carolina</w:t>
      </w:r>
      <w:r w:rsidR="007C496C" w:rsidRPr="00090362">
        <w:t xml:space="preserve"> </w:t>
      </w:r>
      <w:r w:rsidR="007C496C" w:rsidRPr="00217816">
        <w:t>communit</w:t>
      </w:r>
      <w:r w:rsidR="00090362" w:rsidRPr="00217816">
        <w:t>ies</w:t>
      </w:r>
      <w:r w:rsidR="007C496C" w:rsidRPr="00217816">
        <w:t xml:space="preserve"> to </w:t>
      </w:r>
      <w:r w:rsidR="00E7429A" w:rsidRPr="00217816">
        <w:t xml:space="preserve">get the </w:t>
      </w:r>
      <w:r w:rsidR="007C496C" w:rsidRPr="00217816">
        <w:t>physical</w:t>
      </w:r>
      <w:r w:rsidR="00E7429A" w:rsidRPr="00217816">
        <w:t xml:space="preserve"> </w:t>
      </w:r>
      <w:r w:rsidR="007C496C" w:rsidRPr="00217816">
        <w:t>fitness.</w:t>
      </w:r>
      <w:r w:rsidR="002404EA">
        <w:t xml:space="preserve"> It is the one-stop place </w:t>
      </w:r>
      <w:r w:rsidR="002404EA" w:rsidRPr="002404EA">
        <w:t>for everything such as running</w:t>
      </w:r>
      <w:r w:rsidR="002404EA">
        <w:t xml:space="preserve">, biking, swimming </w:t>
      </w:r>
      <w:r w:rsidR="002404EA" w:rsidRPr="00A139C8">
        <w:t>as well as walking</w:t>
      </w:r>
      <w:r w:rsidR="00647A8B">
        <w:t xml:space="preserve"> </w:t>
      </w:r>
      <w:r w:rsidR="00647A8B">
        <w:fldChar w:fldCharType="begin"/>
      </w:r>
      <w:r w:rsidR="00647A8B">
        <w:instrText xml:space="preserve"> ADDIN ZOTERO_ITEM CSL_CITATION {"citationID":"WVtODOnE","properties":{"formattedCitation":"(We Run Huntsvill)","plainCitation":"(We Run Huntsvill)","noteIndex":0},"citationItems":[{"id":2395,"uris":["http://zotero.org/users/local/KZl8ZL3A/items/WSZRFVGN"],"uri":["http://zotero.org/users/local/KZl8ZL3A/items/WSZRFVGN"],"itemData":{"id":2395,"type":"webpage","title":"HUNTSVILLE","URL":"http://www.werunhuntsville.com/","author":[{"family":"We Run Huntsvill","given":""}]}}],"schema":"https://github.com/citation-style-language/schema/raw/master/csl-citation.json"} </w:instrText>
      </w:r>
      <w:r w:rsidR="00647A8B">
        <w:fldChar w:fldCharType="separate"/>
      </w:r>
      <w:r w:rsidR="00647A8B" w:rsidRPr="00647A8B">
        <w:rPr>
          <w:rFonts w:ascii="Times New Roman" w:hAnsi="Times New Roman" w:cs="Times New Roman"/>
        </w:rPr>
        <w:t>(We Run Huntsville)</w:t>
      </w:r>
      <w:r w:rsidR="00647A8B">
        <w:fldChar w:fldCharType="end"/>
      </w:r>
      <w:r w:rsidR="002404EA" w:rsidRPr="00A139C8">
        <w:t xml:space="preserve">. This paper will </w:t>
      </w:r>
      <w:r w:rsidR="00404CB8" w:rsidRPr="00A139C8">
        <w:t>discuss</w:t>
      </w:r>
      <w:r w:rsidR="002404EA" w:rsidRPr="00A139C8">
        <w:t xml:space="preserve"> </w:t>
      </w:r>
      <w:r w:rsidR="00A139C8" w:rsidRPr="00A139C8">
        <w:t xml:space="preserve">“We run </w:t>
      </w:r>
      <w:r w:rsidR="00A139C8" w:rsidRPr="0001126D">
        <w:t xml:space="preserve">Huntsville” as a </w:t>
      </w:r>
      <w:r w:rsidR="00404CB8" w:rsidRPr="0001126D">
        <w:t>local community resource that</w:t>
      </w:r>
      <w:r w:rsidRPr="0001126D">
        <w:t xml:space="preserve"> is providing assistance </w:t>
      </w:r>
      <w:r w:rsidR="00404CB8" w:rsidRPr="0001126D">
        <w:t>related to Physical Fitness</w:t>
      </w:r>
      <w:r w:rsidRPr="0001126D">
        <w:t>.</w:t>
      </w:r>
    </w:p>
    <w:p w14:paraId="78DC7029" w14:textId="77777777" w:rsidR="002404EA" w:rsidRDefault="004E3044" w:rsidP="00737132">
      <w:r>
        <w:t>“</w:t>
      </w:r>
      <w:r w:rsidRPr="003A526C">
        <w:t>We run Huntsville</w:t>
      </w:r>
      <w:r>
        <w:t xml:space="preserve">” </w:t>
      </w:r>
      <w:r w:rsidR="00177473" w:rsidRPr="00217816">
        <w:t>location is Huntsville City Hall</w:t>
      </w:r>
      <w:r>
        <w:t xml:space="preserve"> </w:t>
      </w:r>
      <w:r w:rsidR="00177473" w:rsidRPr="00217816">
        <w:t xml:space="preserve">308 Fountain Circle Huntsville, Alabama </w:t>
      </w:r>
      <w:r w:rsidR="00177473" w:rsidRPr="00737132">
        <w:t>35801</w:t>
      </w:r>
      <w:r w:rsidR="00647A8B">
        <w:t xml:space="preserve"> </w:t>
      </w:r>
      <w:r w:rsidR="00647A8B">
        <w:fldChar w:fldCharType="begin"/>
      </w:r>
      <w:r w:rsidR="00647A8B">
        <w:instrText xml:space="preserve"> ADDIN ZOTERO_ITEM CSL_CITATION {"citationID":"D3SpQkCD","properties":{"formattedCitation":"(We Run Huntsvill)","plainCitation":"(We Run Huntsvill)","noteIndex":0},"citationItems":[{"id":2395,"uris":["http://zotero.org/users/local/KZl8ZL3A/items/WSZRFVGN"],"uri":["http://zotero.org/users/local/KZl8ZL3A/items/WSZRFVGN"],"itemData":{"id":2395,"type":"webpage","title":"HUNTSVILLE","URL":"http://www.werunhuntsville.com/","author":[{"family":"We Run Huntsvill","given":""}]}}],"schema":"https://github.com/citation-style-language/schema/raw/master/csl-citation.json"} </w:instrText>
      </w:r>
      <w:r w:rsidR="00647A8B">
        <w:fldChar w:fldCharType="separate"/>
      </w:r>
      <w:r w:rsidR="00647A8B" w:rsidRPr="00647A8B">
        <w:rPr>
          <w:rFonts w:ascii="Times New Roman" w:hAnsi="Times New Roman" w:cs="Times New Roman"/>
        </w:rPr>
        <w:t>(We Run Huntsville)</w:t>
      </w:r>
      <w:r w:rsidR="00647A8B">
        <w:fldChar w:fldCharType="end"/>
      </w:r>
      <w:r w:rsidR="00177473" w:rsidRPr="00737132">
        <w:t>.</w:t>
      </w:r>
      <w:r w:rsidR="00CE3BC7" w:rsidRPr="00737132">
        <w:t xml:space="preserve"> </w:t>
      </w:r>
      <w:r w:rsidR="00217816" w:rsidRPr="00737132">
        <w:t>S</w:t>
      </w:r>
      <w:r w:rsidR="00CE3BC7" w:rsidRPr="00737132">
        <w:t xml:space="preserve">ince the early 1970s, it has been </w:t>
      </w:r>
      <w:r w:rsidR="00217816" w:rsidRPr="00737132">
        <w:t>providing its services</w:t>
      </w:r>
      <w:r w:rsidR="004C6EA0" w:rsidRPr="00737132">
        <w:t xml:space="preserve"> in the southeast</w:t>
      </w:r>
      <w:r w:rsidR="00694F61" w:rsidRPr="00737132">
        <w:t xml:space="preserve"> mostly free of charge</w:t>
      </w:r>
      <w:r w:rsidR="004C6EA0" w:rsidRPr="00737132">
        <w:t>.</w:t>
      </w:r>
      <w:r w:rsidR="00BB0630" w:rsidRPr="00737132">
        <w:t xml:space="preserve"> </w:t>
      </w:r>
      <w:r w:rsidR="00737132" w:rsidRPr="00737132">
        <w:t xml:space="preserve">Its mission is to offer quality services to every person to make him/her physical fitness. </w:t>
      </w:r>
      <w:r w:rsidR="007C496C" w:rsidRPr="00737132">
        <w:t xml:space="preserve">If anyone wants to get the place for running, walking, swimming, and cycling. </w:t>
      </w:r>
      <w:r w:rsidR="007C496C" w:rsidRPr="00737132">
        <w:rPr>
          <w:rFonts w:hint="eastAsia"/>
        </w:rPr>
        <w:t>T</w:t>
      </w:r>
      <w:r w:rsidR="007C496C" w:rsidRPr="00737132">
        <w:t>hen</w:t>
      </w:r>
      <w:r w:rsidR="007C496C" w:rsidRPr="00974578">
        <w:t xml:space="preserve"> this is the best </w:t>
      </w:r>
      <w:r w:rsidR="00974578" w:rsidRPr="00974578">
        <w:t>organization for managing these tasks in the context of physical fitness.</w:t>
      </w:r>
      <w:r w:rsidR="00974578">
        <w:t xml:space="preserve"> </w:t>
      </w:r>
    </w:p>
    <w:p w14:paraId="3BC7DB04" w14:textId="77777777" w:rsidR="00C6525E" w:rsidRPr="006F0F63" w:rsidRDefault="004E3044" w:rsidP="006F0F63">
      <w:pPr>
        <w:rPr>
          <w:rFonts w:ascii="Arial" w:hAnsi="Arial" w:cs="Arial"/>
          <w:b/>
          <w:bCs/>
          <w:color w:val="626262"/>
          <w:sz w:val="21"/>
          <w:szCs w:val="21"/>
          <w:bdr w:val="none" w:sz="0" w:space="0" w:color="auto" w:frame="1"/>
          <w:shd w:val="clear" w:color="auto" w:fill="F6F6F6"/>
        </w:rPr>
      </w:pPr>
      <w:r>
        <w:t>Moreover</w:t>
      </w:r>
      <w:r w:rsidRPr="00DC0795">
        <w:t>, the organization also offers photography</w:t>
      </w:r>
      <w:r w:rsidR="00090362" w:rsidRPr="00DC0795">
        <w:t xml:space="preserve"> services to </w:t>
      </w:r>
      <w:r w:rsidR="00D52137" w:rsidRPr="00DC0795">
        <w:t xml:space="preserve">its client to make their events </w:t>
      </w:r>
      <w:r w:rsidR="00D52137" w:rsidRPr="00893602">
        <w:t>memorable.</w:t>
      </w:r>
      <w:r w:rsidR="00DC0795" w:rsidRPr="00893602">
        <w:t xml:space="preserve"> For example, during its different events, it provides </w:t>
      </w:r>
      <w:r w:rsidR="001F15DA" w:rsidRPr="00893602">
        <w:t>top-quality race photos</w:t>
      </w:r>
      <w:r w:rsidR="00893602" w:rsidRPr="00893602">
        <w:t xml:space="preserve"> to </w:t>
      </w:r>
      <w:r w:rsidR="00893602" w:rsidRPr="00C6525E">
        <w:t>participants.</w:t>
      </w:r>
      <w:r w:rsidR="003341C9" w:rsidRPr="00C6525E">
        <w:t xml:space="preserve"> These photos </w:t>
      </w:r>
      <w:r w:rsidRPr="00C6525E">
        <w:t>provide an extra spark to all events.</w:t>
      </w:r>
      <w:r w:rsidR="00315B19">
        <w:t xml:space="preserve"> Additionally, these photos are also the source of marketing for the </w:t>
      </w:r>
      <w:r w:rsidR="002B5DB6">
        <w:t>organization</w:t>
      </w:r>
      <w:r w:rsidR="00647A8B">
        <w:t xml:space="preserve"> </w:t>
      </w:r>
      <w:r w:rsidR="00647A8B">
        <w:fldChar w:fldCharType="begin"/>
      </w:r>
      <w:r w:rsidR="00647A8B">
        <w:instrText xml:space="preserve"> ADDIN ZOTERO_ITEM CSL_CITATION {"citationID":"s7zGdlZv","properties":{"formattedCitation":"(We Run Huntsvill)","plainCitation":"(We Run Huntsvill)","noteIndex":0},"citationItems":[{"id":2395,"uris":["http://zotero.org/users/local/KZl8ZL3A/items/WSZRFVGN"],"uri":["http://zotero.org/users/local/KZl8ZL3A/items/WSZRFVGN"],"itemData":{"id":2395,"type":"webpage","title":"HUNTSVILLE","URL":"http://www.werunhuntsville.com/","author":[{"family":"We Run Huntsvill","given":""}]}}],"schema":"https://github.com/citation-style-language/schema/raw/master/csl-citation.json"} </w:instrText>
      </w:r>
      <w:r w:rsidR="00647A8B">
        <w:fldChar w:fldCharType="separate"/>
      </w:r>
      <w:r w:rsidR="00647A8B" w:rsidRPr="00647A8B">
        <w:rPr>
          <w:rFonts w:ascii="Times New Roman" w:hAnsi="Times New Roman" w:cs="Times New Roman"/>
        </w:rPr>
        <w:t>(We Run Huntsville)</w:t>
      </w:r>
      <w:r w:rsidR="00647A8B">
        <w:fldChar w:fldCharType="end"/>
      </w:r>
      <w:r w:rsidR="002B5DB6">
        <w:t xml:space="preserve">. When these </w:t>
      </w:r>
      <w:r w:rsidR="002B5DB6" w:rsidRPr="006F0F63">
        <w:t xml:space="preserve">photos are shared by participants </w:t>
      </w:r>
      <w:r w:rsidR="00315B19" w:rsidRPr="006F0F63">
        <w:t xml:space="preserve">across multiple social media channels, </w:t>
      </w:r>
      <w:r w:rsidR="006F0F63" w:rsidRPr="006F0F63">
        <w:t>then these develop</w:t>
      </w:r>
      <w:r w:rsidR="00315B19" w:rsidRPr="006F0F63">
        <w:t xml:space="preserve"> extensive reach for the race</w:t>
      </w:r>
      <w:r w:rsidR="006F0F63" w:rsidRPr="006F0F63">
        <w:t>.</w:t>
      </w:r>
    </w:p>
    <w:p w14:paraId="7D2A07AF" w14:textId="214D98F3" w:rsidR="007A23F5" w:rsidRPr="00F14475" w:rsidRDefault="004E3044" w:rsidP="00F14475">
      <w:pPr>
        <w:suppressAutoHyphens w:val="0"/>
        <w:spacing w:after="225"/>
        <w:textAlignment w:val="baseline"/>
      </w:pPr>
      <w:r>
        <w:lastRenderedPageBreak/>
        <w:t xml:space="preserve">Furthermore, </w:t>
      </w:r>
      <w:r w:rsidRPr="00641EFE">
        <w:t>the</w:t>
      </w:r>
      <w:r w:rsidR="00B11D8B" w:rsidRPr="00641EFE">
        <w:t xml:space="preserve"> </w:t>
      </w:r>
      <w:r w:rsidR="00B11D8B" w:rsidRPr="003F3444">
        <w:t>organization arrange</w:t>
      </w:r>
      <w:r>
        <w:t>s</w:t>
      </w:r>
      <w:r w:rsidR="00641EFE" w:rsidRPr="003F3444">
        <w:t xml:space="preserve"> a group run that is arranged in </w:t>
      </w:r>
      <w:r w:rsidR="00B11D8B" w:rsidRPr="003F3444">
        <w:t>mornings, evenings and weekends. </w:t>
      </w:r>
      <w:r w:rsidR="00641EFE" w:rsidRPr="003F3444">
        <w:t xml:space="preserve">This offers a chance of meeting with others who are also passionate about </w:t>
      </w:r>
      <w:r w:rsidR="00B11D8B" w:rsidRPr="003F3444">
        <w:t>running</w:t>
      </w:r>
      <w:r w:rsidR="00641EFE" w:rsidRPr="003F3444">
        <w:t>.</w:t>
      </w:r>
      <w:r w:rsidR="003F3444" w:rsidRPr="003F3444">
        <w:t xml:space="preserve"> One can also get the change of exploring new routes. </w:t>
      </w:r>
      <w:r w:rsidR="00B65B51">
        <w:t xml:space="preserve">Included in the services is also walking that has </w:t>
      </w:r>
      <w:r w:rsidR="00B65B51" w:rsidRPr="00B65B51">
        <w:t xml:space="preserve">numerous physical and mental </w:t>
      </w:r>
      <w:r w:rsidR="00B65B51" w:rsidRPr="00EA495A">
        <w:t>health benefits. </w:t>
      </w:r>
      <w:r w:rsidR="00EA495A" w:rsidRPr="00EA495A">
        <w:t xml:space="preserve">One can also avail the swimming services after getting membership of the organization.  </w:t>
      </w:r>
      <w:r w:rsidR="00EF4017">
        <w:t>Besides</w:t>
      </w:r>
      <w:r w:rsidRPr="007A23F5">
        <w:t xml:space="preserve">, </w:t>
      </w:r>
      <w:r w:rsidR="003F3444" w:rsidRPr="007A23F5">
        <w:t>“We run Huntsville</w:t>
      </w:r>
      <w:r w:rsidRPr="007A23F5">
        <w:t xml:space="preserve">" also has a partnership with the Mayor's Healthy Huntsville campaign. The purpose is to promote healthy eating and </w:t>
      </w:r>
      <w:r w:rsidR="00EF4017">
        <w:t xml:space="preserve">an </w:t>
      </w:r>
      <w:r w:rsidRPr="007A23F5">
        <w:t>active lifestyle in order to reduce obesity rates.</w:t>
      </w:r>
    </w:p>
    <w:p w14:paraId="5075BF9B" w14:textId="77777777" w:rsidR="003F3444" w:rsidRDefault="00612A4D" w:rsidP="00F14475">
      <w:pPr>
        <w:suppressAutoHyphens w:val="0"/>
        <w:spacing w:after="225"/>
        <w:textAlignment w:val="baseline"/>
        <w:rPr>
          <w:rFonts w:ascii="Arial" w:hAnsi="Arial" w:cs="Arial"/>
          <w:color w:val="626262"/>
          <w:sz w:val="21"/>
          <w:szCs w:val="21"/>
          <w:shd w:val="clear" w:color="auto" w:fill="FFFFFF"/>
        </w:rPr>
      </w:pPr>
      <w:hyperlink r:id="rId8" w:tgtFrame="_blank" w:history="1">
        <w:r w:rsidR="004E3044" w:rsidRPr="00F14475">
          <w:rPr>
            <w:rFonts w:ascii="Arial" w:eastAsia="Times New Roman" w:hAnsi="Arial" w:cs="Arial"/>
            <w:color w:val="FFFFFF"/>
            <w:sz w:val="21"/>
            <w:szCs w:val="21"/>
            <w:bdr w:val="single" w:sz="2" w:space="0" w:color="auto" w:frame="1"/>
            <w:shd w:val="clear" w:color="auto" w:fill="1F1B9D"/>
            <w:lang w:eastAsia="en-US"/>
          </w:rPr>
          <w:br/>
        </w:r>
      </w:hyperlink>
    </w:p>
    <w:p w14:paraId="5044810A" w14:textId="77777777" w:rsidR="00A42D1C" w:rsidRPr="00A42D1C" w:rsidRDefault="00A42D1C" w:rsidP="00A42D1C"/>
    <w:p w14:paraId="6F172D67" w14:textId="77777777" w:rsidR="00E614DD" w:rsidRDefault="00E614DD" w:rsidP="009D4EB3"/>
    <w:p w14:paraId="6735C146" w14:textId="77777777" w:rsidR="00E614DD" w:rsidRDefault="00612A4D" w:rsidP="00A42D1C">
      <w:pPr>
        <w:pStyle w:val="SectionTitle"/>
      </w:pPr>
      <w:sdt>
        <w:sdtPr>
          <w:alias w:val="Works Cited:"/>
          <w:tag w:val="Works Cited:"/>
          <w:id w:val="1884596268"/>
          <w:placeholder>
            <w:docPart w:val="84840EE0329540E5A389FAD143582B30"/>
          </w:placeholder>
          <w:temporary/>
          <w:showingPlcHdr/>
          <w15:appearance w15:val="hidden"/>
        </w:sdtPr>
        <w:sdtEndPr/>
        <w:sdtContent>
          <w:r w:rsidR="009D4EB3">
            <w:t>Works Cited</w:t>
          </w:r>
        </w:sdtContent>
      </w:sdt>
    </w:p>
    <w:p w14:paraId="14449A2F" w14:textId="77777777" w:rsidR="00647A8B" w:rsidRDefault="00647A8B" w:rsidP="00647A8B">
      <w:pPr>
        <w:pStyle w:val="Bibliography"/>
        <w:rPr>
          <w:rFonts w:ascii="Times New Roman" w:hAnsi="Times New Roman" w:cs="Times New Roman"/>
        </w:rPr>
      </w:pPr>
    </w:p>
    <w:p w14:paraId="26DBCB4D" w14:textId="77777777" w:rsidR="00647A8B" w:rsidRPr="00647A8B" w:rsidRDefault="004E3044" w:rsidP="00647A8B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647A8B">
        <w:rPr>
          <w:rFonts w:ascii="Times New Roman" w:hAnsi="Times New Roman" w:cs="Times New Roman"/>
        </w:rPr>
        <w:t xml:space="preserve">We Run Huntsville. </w:t>
      </w:r>
      <w:r w:rsidRPr="00647A8B">
        <w:rPr>
          <w:rFonts w:ascii="Times New Roman" w:hAnsi="Times New Roman" w:cs="Times New Roman"/>
          <w:i/>
          <w:iCs/>
        </w:rPr>
        <w:t>HUNTSVILLE</w:t>
      </w:r>
      <w:r w:rsidRPr="00647A8B">
        <w:rPr>
          <w:rFonts w:ascii="Times New Roman" w:hAnsi="Times New Roman" w:cs="Times New Roman"/>
        </w:rPr>
        <w:t>. 2016, http://www.werunhuntsville.com/.</w:t>
      </w:r>
    </w:p>
    <w:p w14:paraId="591314B9" w14:textId="77777777" w:rsidR="00647A8B" w:rsidRPr="00647A8B" w:rsidRDefault="004E3044" w:rsidP="00647A8B">
      <w:r>
        <w:fldChar w:fldCharType="end"/>
      </w:r>
    </w:p>
    <w:p w14:paraId="4C0EEF8C" w14:textId="77777777" w:rsidR="00E614DD" w:rsidRDefault="00E614DD">
      <w:pPr>
        <w:pStyle w:val="Bibliography"/>
      </w:pPr>
    </w:p>
    <w:sectPr w:rsidR="00E614DD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3B2B589" w14:textId="77777777" w:rsidR="00612A4D" w:rsidRDefault="00612A4D">
      <w:pPr>
        <w:spacing w:line="240" w:lineRule="auto"/>
      </w:pPr>
      <w:r>
        <w:separator/>
      </w:r>
    </w:p>
  </w:endnote>
  <w:endnote w:type="continuationSeparator" w:id="0">
    <w:p w14:paraId="7C5F2F0E" w14:textId="77777777" w:rsidR="00612A4D" w:rsidRDefault="00612A4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0B0D1B4" w14:textId="77777777" w:rsidR="002D5D16" w:rsidRDefault="002D5D16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379A633" w14:textId="77777777" w:rsidR="002D5D16" w:rsidRDefault="002D5D16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6FA9721" w14:textId="77777777" w:rsidR="002D5D16" w:rsidRDefault="002D5D16">
    <w:pPr>
      <w:pStyle w:val="Footer"/>
    </w:pPr>
    <w:bookmarkStart w:id="0" w:name="_GoBack"/>
    <w:bookmarkEnd w:id="0"/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D468408" w14:textId="77777777" w:rsidR="00612A4D" w:rsidRDefault="00612A4D">
      <w:pPr>
        <w:spacing w:line="240" w:lineRule="auto"/>
      </w:pPr>
      <w:r>
        <w:separator/>
      </w:r>
    </w:p>
  </w:footnote>
  <w:footnote w:type="continuationSeparator" w:id="0">
    <w:p w14:paraId="6FC30FC4" w14:textId="77777777" w:rsidR="00612A4D" w:rsidRDefault="00612A4D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FDF49DE" w14:textId="77777777" w:rsidR="002D5D16" w:rsidRDefault="002D5D16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E9453BC" w14:textId="77777777" w:rsidR="00E614DD" w:rsidRDefault="00612A4D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2D5D16">
      <w:rPr>
        <w:noProof/>
      </w:rPr>
      <w:t>3</w:t>
    </w:r>
    <w:r w:rsidR="00691EC1">
      <w:rPr>
        <w:noProof/>
      </w:rPr>
      <w:fldChar w:fldCharType="end"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DAB2B25" w14:textId="77777777" w:rsidR="00E614DD" w:rsidRDefault="00612A4D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2D5D16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07D65545"/>
    <w:multiLevelType w:val="multilevel"/>
    <w:tmpl w:val="093A7A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2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229E3C4C"/>
    <w:multiLevelType w:val="hybridMultilevel"/>
    <w:tmpl w:val="6256DC96"/>
    <w:lvl w:ilvl="0" w:tplc="C2D84D98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3028DAE8" w:tentative="1">
      <w:start w:val="1"/>
      <w:numFmt w:val="lowerLetter"/>
      <w:lvlText w:val="%2."/>
      <w:lvlJc w:val="left"/>
      <w:pPr>
        <w:ind w:left="2160" w:hanging="360"/>
      </w:pPr>
    </w:lvl>
    <w:lvl w:ilvl="2" w:tplc="9D6CD466" w:tentative="1">
      <w:start w:val="1"/>
      <w:numFmt w:val="lowerRoman"/>
      <w:lvlText w:val="%3."/>
      <w:lvlJc w:val="right"/>
      <w:pPr>
        <w:ind w:left="2880" w:hanging="180"/>
      </w:pPr>
    </w:lvl>
    <w:lvl w:ilvl="3" w:tplc="E43EC9B0" w:tentative="1">
      <w:start w:val="1"/>
      <w:numFmt w:val="decimal"/>
      <w:lvlText w:val="%4."/>
      <w:lvlJc w:val="left"/>
      <w:pPr>
        <w:ind w:left="3600" w:hanging="360"/>
      </w:pPr>
    </w:lvl>
    <w:lvl w:ilvl="4" w:tplc="F4120348" w:tentative="1">
      <w:start w:val="1"/>
      <w:numFmt w:val="lowerLetter"/>
      <w:lvlText w:val="%5."/>
      <w:lvlJc w:val="left"/>
      <w:pPr>
        <w:ind w:left="4320" w:hanging="360"/>
      </w:pPr>
    </w:lvl>
    <w:lvl w:ilvl="5" w:tplc="2A8A5370" w:tentative="1">
      <w:start w:val="1"/>
      <w:numFmt w:val="lowerRoman"/>
      <w:lvlText w:val="%6."/>
      <w:lvlJc w:val="right"/>
      <w:pPr>
        <w:ind w:left="5040" w:hanging="180"/>
      </w:pPr>
    </w:lvl>
    <w:lvl w:ilvl="6" w:tplc="3FD657F2" w:tentative="1">
      <w:start w:val="1"/>
      <w:numFmt w:val="decimal"/>
      <w:lvlText w:val="%7."/>
      <w:lvlJc w:val="left"/>
      <w:pPr>
        <w:ind w:left="5760" w:hanging="360"/>
      </w:pPr>
    </w:lvl>
    <w:lvl w:ilvl="7" w:tplc="4A203E9A" w:tentative="1">
      <w:start w:val="1"/>
      <w:numFmt w:val="lowerLetter"/>
      <w:lvlText w:val="%8."/>
      <w:lvlJc w:val="left"/>
      <w:pPr>
        <w:ind w:left="6480" w:hanging="360"/>
      </w:pPr>
    </w:lvl>
    <w:lvl w:ilvl="8" w:tplc="21BEBA50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6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7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9">
    <w:nsid w:val="5B1B5787"/>
    <w:multiLevelType w:val="multilevel"/>
    <w:tmpl w:val="4572ABF8"/>
    <w:numStyleLink w:val="MLAOutline"/>
  </w:abstractNum>
  <w:abstractNum w:abstractNumId="2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1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2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3"/>
  </w:num>
  <w:num w:numId="12">
    <w:abstractNumId w:val="18"/>
  </w:num>
  <w:num w:numId="13">
    <w:abstractNumId w:val="19"/>
  </w:num>
  <w:num w:numId="14">
    <w:abstractNumId w:val="15"/>
  </w:num>
  <w:num w:numId="15">
    <w:abstractNumId w:val="21"/>
  </w:num>
  <w:num w:numId="16">
    <w:abstractNumId w:val="17"/>
  </w:num>
  <w:num w:numId="17">
    <w:abstractNumId w:val="12"/>
  </w:num>
  <w:num w:numId="18">
    <w:abstractNumId w:val="10"/>
  </w:num>
  <w:num w:numId="19">
    <w:abstractNumId w:val="16"/>
  </w:num>
  <w:num w:numId="20">
    <w:abstractNumId w:val="22"/>
  </w:num>
  <w:num w:numId="21">
    <w:abstractNumId w:val="14"/>
  </w:num>
  <w:num w:numId="22">
    <w:abstractNumId w:val="20"/>
  </w:num>
  <w:num w:numId="23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removePersonalInformation/>
  <w:removeDateAndTime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MxNrA0MbY0NTE2MzRU0lEKTi0uzszPAykwrgUAMH0rrCwAAAA="/>
  </w:docVars>
  <w:rsids>
    <w:rsidRoot w:val="00F83220"/>
    <w:rsid w:val="0001126D"/>
    <w:rsid w:val="000166A4"/>
    <w:rsid w:val="00040CBB"/>
    <w:rsid w:val="00090362"/>
    <w:rsid w:val="00096990"/>
    <w:rsid w:val="000B78C8"/>
    <w:rsid w:val="000E4FC4"/>
    <w:rsid w:val="001463B2"/>
    <w:rsid w:val="00177473"/>
    <w:rsid w:val="001F15DA"/>
    <w:rsid w:val="001F62C0"/>
    <w:rsid w:val="00217816"/>
    <w:rsid w:val="002404EA"/>
    <w:rsid w:val="00245E02"/>
    <w:rsid w:val="002B5DB6"/>
    <w:rsid w:val="002D5D16"/>
    <w:rsid w:val="00315B19"/>
    <w:rsid w:val="003231D2"/>
    <w:rsid w:val="003341C9"/>
    <w:rsid w:val="00353B66"/>
    <w:rsid w:val="003A526C"/>
    <w:rsid w:val="003F3444"/>
    <w:rsid w:val="00404CB8"/>
    <w:rsid w:val="00456604"/>
    <w:rsid w:val="004A2675"/>
    <w:rsid w:val="004C6EA0"/>
    <w:rsid w:val="004E3044"/>
    <w:rsid w:val="004F7139"/>
    <w:rsid w:val="0057093C"/>
    <w:rsid w:val="00612A4D"/>
    <w:rsid w:val="00641EFE"/>
    <w:rsid w:val="00647A8B"/>
    <w:rsid w:val="00681A2B"/>
    <w:rsid w:val="00691EC1"/>
    <w:rsid w:val="00694F61"/>
    <w:rsid w:val="006F0F63"/>
    <w:rsid w:val="00707186"/>
    <w:rsid w:val="00737132"/>
    <w:rsid w:val="007A23F5"/>
    <w:rsid w:val="007C496C"/>
    <w:rsid w:val="007C53FB"/>
    <w:rsid w:val="00810F5A"/>
    <w:rsid w:val="00893602"/>
    <w:rsid w:val="008B7D18"/>
    <w:rsid w:val="008F1F97"/>
    <w:rsid w:val="008F4052"/>
    <w:rsid w:val="00974578"/>
    <w:rsid w:val="00983046"/>
    <w:rsid w:val="009D3CE1"/>
    <w:rsid w:val="009D4EB3"/>
    <w:rsid w:val="009E3945"/>
    <w:rsid w:val="00A139C8"/>
    <w:rsid w:val="00A14B3C"/>
    <w:rsid w:val="00A42D1C"/>
    <w:rsid w:val="00B11D8B"/>
    <w:rsid w:val="00B13D1B"/>
    <w:rsid w:val="00B65B51"/>
    <w:rsid w:val="00B818DF"/>
    <w:rsid w:val="00BB0630"/>
    <w:rsid w:val="00BC5A15"/>
    <w:rsid w:val="00C51B01"/>
    <w:rsid w:val="00C6525E"/>
    <w:rsid w:val="00CE3BC7"/>
    <w:rsid w:val="00D52117"/>
    <w:rsid w:val="00D52137"/>
    <w:rsid w:val="00DB0D39"/>
    <w:rsid w:val="00DB6B48"/>
    <w:rsid w:val="00DC0795"/>
    <w:rsid w:val="00E14005"/>
    <w:rsid w:val="00E614DD"/>
    <w:rsid w:val="00E627B4"/>
    <w:rsid w:val="00E7429A"/>
    <w:rsid w:val="00EA08AF"/>
    <w:rsid w:val="00EA495A"/>
    <w:rsid w:val="00EE5D36"/>
    <w:rsid w:val="00EF4017"/>
    <w:rsid w:val="00F14475"/>
    <w:rsid w:val="00F83220"/>
    <w:rsid w:val="00F944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04F1BB3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8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customStyle="1" w:styleId="slogan">
    <w:name w:val="slogan"/>
    <w:basedOn w:val="DefaultParagraphFont"/>
    <w:rsid w:val="00E7429A"/>
  </w:style>
  <w:style w:type="character" w:customStyle="1" w:styleId="phone">
    <w:name w:val="phone"/>
    <w:basedOn w:val="DefaultParagraphFont"/>
    <w:rsid w:val="00177473"/>
  </w:style>
  <w:style w:type="character" w:styleId="Strong">
    <w:name w:val="Strong"/>
    <w:basedOn w:val="DefaultParagraphFont"/>
    <w:uiPriority w:val="22"/>
    <w:qFormat/>
    <w:rsid w:val="00177473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facebook.com/groups/686279434839533/" TargetMode="Externa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DD32CE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DD32CE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DD32CE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DD32CE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84840EE0329540E5A389FAD143582B3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1760E6A-FE6E-4265-B337-221855705A75}"/>
      </w:docPartPr>
      <w:docPartBody>
        <w:p w:rsidR="000166A4" w:rsidRDefault="00DD32CE">
          <w:pPr>
            <w:pStyle w:val="84840EE0329540E5A389FAD143582B30"/>
          </w:pPr>
          <w:r>
            <w:t>Works Cited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DD32CE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06BD9"/>
    <w:rsid w:val="00006BD9"/>
    <w:rsid w:val="000166A4"/>
    <w:rsid w:val="005D17BF"/>
    <w:rsid w:val="006230AF"/>
    <w:rsid w:val="009C2C1F"/>
    <w:rsid w:val="00DD32CE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02</Words>
  <Characters>3438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3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07-01T06:23:00Z</dcterms:created>
  <dcterms:modified xsi:type="dcterms:W3CDTF">2019-07-01T06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uWBX35YK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